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FCD1E5" w14:textId="73995AA5" w:rsidR="00E60F44" w:rsidRDefault="00E60F44" w:rsidP="006D1324">
      <w:pPr>
        <w:spacing w:line="480" w:lineRule="auto"/>
        <w:rPr>
          <w:rFonts w:ascii="Times New Roman" w:hAnsi="Times New Roman" w:cs="Times New Roman"/>
          <w:b/>
          <w:sz w:val="24"/>
          <w:szCs w:val="24"/>
        </w:rPr>
      </w:pPr>
      <w:r>
        <w:rPr>
          <w:rFonts w:ascii="Times New Roman" w:hAnsi="Times New Roman" w:cs="Times New Roman"/>
          <w:b/>
          <w:sz w:val="24"/>
          <w:szCs w:val="24"/>
        </w:rPr>
        <w:t>Title</w:t>
      </w:r>
    </w:p>
    <w:p w14:paraId="058B6581" w14:textId="77777777" w:rsidR="00E60F44" w:rsidRPr="00E60F44" w:rsidRDefault="00E60F44" w:rsidP="00E60F44">
      <w:pPr>
        <w:spacing w:line="480" w:lineRule="auto"/>
        <w:rPr>
          <w:rFonts w:ascii="Times New Roman" w:hAnsi="Times New Roman" w:cs="Times New Roman"/>
          <w:bCs/>
          <w:sz w:val="24"/>
          <w:szCs w:val="24"/>
        </w:rPr>
      </w:pPr>
      <w:r w:rsidRPr="00E60F44">
        <w:rPr>
          <w:rFonts w:ascii="Times New Roman" w:hAnsi="Times New Roman" w:cs="Times New Roman"/>
          <w:bCs/>
          <w:sz w:val="24"/>
          <w:szCs w:val="24"/>
        </w:rPr>
        <w:t>Carcass size, not source or taxon, dictates breeding performance and carcass use in burying beetle</w:t>
      </w:r>
    </w:p>
    <w:p w14:paraId="554E8B6E" w14:textId="77777777" w:rsidR="00E60F44" w:rsidRDefault="00E60F44" w:rsidP="006D1324">
      <w:pPr>
        <w:spacing w:line="480" w:lineRule="auto"/>
        <w:rPr>
          <w:rFonts w:ascii="Times New Roman" w:hAnsi="Times New Roman" w:cs="Times New Roman"/>
          <w:b/>
          <w:sz w:val="24"/>
          <w:szCs w:val="24"/>
        </w:rPr>
      </w:pPr>
    </w:p>
    <w:p w14:paraId="564E1A7D" w14:textId="6AC1E53D"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t>Abstract</w:t>
      </w:r>
    </w:p>
    <w:p w14:paraId="663A96A8" w14:textId="5CB21CC2" w:rsidR="0076705E" w:rsidRPr="00B878C6" w:rsidRDefault="007113A1" w:rsidP="00FB53DC">
      <w:pPr>
        <w:spacing w:line="480" w:lineRule="auto"/>
        <w:rPr>
          <w:rFonts w:ascii="Times New Roman" w:hAnsi="Times New Roman" w:cs="Times New Roman"/>
          <w:b/>
          <w:sz w:val="24"/>
          <w:szCs w:val="24"/>
        </w:rPr>
      </w:pPr>
      <w:r w:rsidRPr="00B878C6">
        <w:rPr>
          <w:rFonts w:ascii="Times New Roman" w:hAnsi="Times New Roman" w:cs="Times New Roman"/>
          <w:bCs/>
          <w:sz w:val="24"/>
          <w:szCs w:val="24"/>
        </w:rPr>
        <w:t xml:space="preserve">Carcasses </w:t>
      </w:r>
      <w:r w:rsidR="00E94BF5" w:rsidRPr="00B878C6">
        <w:rPr>
          <w:rFonts w:ascii="Times New Roman" w:hAnsi="Times New Roman" w:cs="Times New Roman"/>
          <w:bCs/>
          <w:sz w:val="24"/>
          <w:szCs w:val="24"/>
        </w:rPr>
        <w:t>represent</w:t>
      </w:r>
      <w:r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Pr="00B878C6">
        <w:rPr>
          <w:rFonts w:ascii="Times New Roman" w:hAnsi="Times New Roman" w:cs="Times New Roman"/>
          <w:bCs/>
          <w:sz w:val="24"/>
          <w:szCs w:val="24"/>
        </w:rPr>
        <w:t xml:space="preserve">the burying beetle </w:t>
      </w:r>
      <w:r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4346C73E" w14:textId="77777777" w:rsidR="001E577B" w:rsidRDefault="001E577B" w:rsidP="001E577B">
      <w:pPr>
        <w:spacing w:line="480" w:lineRule="auto"/>
        <w:rPr>
          <w:rFonts w:ascii="Times New Roman" w:hAnsi="Times New Roman" w:cs="Times New Roman"/>
          <w:b/>
          <w:sz w:val="24"/>
          <w:szCs w:val="24"/>
        </w:rPr>
      </w:pP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lastRenderedPageBreak/>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22AB2E3A" w:rsidR="00E442BE" w:rsidRPr="0018685F" w:rsidRDefault="0010486D" w:rsidP="00671240">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arcasses</w:t>
      </w:r>
      <w:r w:rsidR="00A900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7DF9A87E"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2C61FE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eldon&lt;/Author&gt;&lt;Year&gt;2015&lt;/Year&gt;&lt;RecNum&gt;32&lt;/RecNum&gt;&lt;DisplayText&gt;[13]&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 14]&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14]</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 xml:space="preserve">Therefore, </w:t>
      </w:r>
      <w:r w:rsidR="00C37764" w:rsidRPr="0018685F">
        <w:rPr>
          <w:rFonts w:ascii="Times New Roman" w:hAnsi="Times New Roman" w:cs="Times New Roman"/>
          <w:bCs/>
          <w:sz w:val="24"/>
          <w:szCs w:val="24"/>
        </w:rPr>
        <w:lastRenderedPageBreak/>
        <w:t>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cking&lt;/Author&gt;&lt;Year&gt;2006&lt;/Year&gt;&lt;RecNum&gt;44&lt;/RecNum&gt;&lt;DisplayText&gt;[5, 15]&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 15]</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ay&lt;/Author&gt;&lt;Year&gt;2022&lt;/Year&gt;&lt;RecNum&gt;34&lt;/RecNum&gt;&lt;DisplayText&gt;[16]&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6]</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riber&lt;/Author&gt;&lt;Year&gt;1981&lt;/Year&gt;&lt;RecNum&gt;35&lt;/RecNum&gt;&lt;DisplayText&gt;[17]&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7]</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2EB963B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2, 18]</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 19]&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 19]</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0-22]</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3]&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but see 23]</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lastRenderedPageBreak/>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5AC027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un&lt;/Author&gt;&lt;Year&gt;2020&lt;/Year&gt;&lt;RecNum&gt;45&lt;/RecNum&gt;&lt;DisplayText&gt;[24]&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4]</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3B5445FC"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5]&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Al Shareefi and Cotter [25]</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711F742C"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aini&lt;/Author&gt;&lt;Year&gt;2021&lt;/Year&gt;&lt;RecNum&gt;48&lt;/RecNum&gt;&lt;DisplayText&gt;[26]&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6]</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4CBE1A2D"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Brooks&lt;/Author&gt;&lt;Year&gt;2017&lt;/Year&gt;&lt;RecNum&gt;2&lt;/RecNum&gt;&lt;DisplayText&gt;[2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EA7B99">
        <w:rPr>
          <w:rFonts w:ascii="Times New Roman" w:hAnsi="Times New Roman" w:cs="Times New Roman"/>
          <w:sz w:val="24"/>
          <w:szCs w:val="24"/>
        </w:rPr>
        <w:instrText xml:space="preserve"> ADDIN EN.CITE &lt;EndNote&gt;&lt;Cite&gt;&lt;Author&gt;Hartig&lt;/Author&gt;&lt;Year&gt;2022&lt;/Year&gt;&lt;RecNum&gt;3&lt;/RecNum&gt;&lt;DisplayText&gt;[28]&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4&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8]</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Fox&lt;/Author&gt;&lt;Year&gt;2019&lt;/Year&gt;&lt;RecNum&gt;4&lt;/RecNum&gt;&lt;DisplayText&gt;[2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Lenth&lt;/Author&gt;&lt;Year&gt;2024&lt;/Year&gt;&lt;RecNum&gt;50&lt;/RecNum&gt;&lt;DisplayText&gt;[30]&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0]</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R Core Team&lt;/Author&gt;&lt;Year&gt;2024&lt;/Year&gt;&lt;RecNum&gt;1&lt;/RecNum&gt;&lt;DisplayText&gt;[31]&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D7CDE36"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0, 32]</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Müller&lt;/Author&gt;&lt;Year&gt;1990&lt;/Year&gt;&lt;RecNum&gt;11&lt;/RecNum&gt;&lt;DisplayText&gt;Müller, Eggert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Müller, Eggert [11]</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1F50D73A"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Eggert&lt;/Author&gt;&lt;Year&gt;1998&lt;/Year&gt;&lt;RecNum&gt;36&lt;/RecNum&gt;&lt;DisplayText&gt;[1, 33]&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33]</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lastRenderedPageBreak/>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4752656C"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19, 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19, 34]</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4]</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2006&lt;/Year&gt;&lt;RecNum&gt;49&lt;/RecNum&gt;&lt;DisplayText&gt;[35]&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5]</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3FC41A31"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2007&lt;/Year&gt;&lt;RecNum&gt;39&lt;/RecNum&gt;&lt;DisplayText&gt;[36]&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6]</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7-39]</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DeVault&lt;/Author&gt;&lt;Year&gt;2003&lt;/Year&gt;&lt;RecNum&gt;38&lt;/RecNum&gt;&lt;DisplayText&gt;[40, 41]&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0, 41]</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4&lt;/Year&gt;&lt;RecNum&gt;37&lt;/RecNum&gt;&lt;DisplayText&gt;[42]&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2]</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 xml:space="preserve">as well as the interplay </w:t>
      </w:r>
      <w:r w:rsidR="001B306E" w:rsidRPr="0018685F">
        <w:rPr>
          <w:rFonts w:ascii="Times New Roman" w:hAnsi="Times New Roman" w:cs="Times New Roman"/>
          <w:bCs/>
          <w:sz w:val="24"/>
          <w:szCs w:val="24"/>
        </w:rPr>
        <w:lastRenderedPageBreak/>
        <w:t>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7D6A3E01" w:rsidR="00596054" w:rsidRPr="0064548C" w:rsidRDefault="00596054" w:rsidP="005F4681">
      <w:pPr>
        <w:spacing w:line="480" w:lineRule="auto"/>
        <w:rPr>
          <w:rFonts w:ascii="Times New Roman" w:hAnsi="Times New Roman" w:cs="Times New Roman"/>
        </w:rPr>
      </w:pPr>
      <w:r w:rsidRPr="0064548C">
        <w:rPr>
          <w:rFonts w:ascii="Times New Roman" w:eastAsia="PMingLiU" w:hAnsi="Times New Roman" w:cs="Times New Roman"/>
          <w:bCs/>
          <w:iCs/>
          <w:sz w:val="24"/>
          <w:szCs w:val="24"/>
        </w:rPr>
        <w:t>Data and code used in this manuscript are available on Zenodo</w:t>
      </w:r>
      <w:r w:rsidR="0097294B">
        <w:rPr>
          <w:rFonts w:ascii="Times New Roman" w:eastAsia="PMingLiU" w:hAnsi="Times New Roman" w:cs="Times New Roman"/>
          <w:bCs/>
          <w:iCs/>
          <w:sz w:val="24"/>
          <w:szCs w:val="24"/>
        </w:rPr>
        <w:t xml:space="preserve"> via the link</w:t>
      </w:r>
      <w:r w:rsidRPr="0064548C">
        <w:rPr>
          <w:rFonts w:ascii="Times New Roman" w:eastAsia="PMingLiU" w:hAnsi="Times New Roman" w:cs="Times New Roman"/>
          <w:bCs/>
          <w:iCs/>
          <w:sz w:val="24"/>
          <w:szCs w:val="24"/>
        </w:rPr>
        <w:t>:</w:t>
      </w:r>
      <w:r w:rsidR="0097294B">
        <w:rPr>
          <w:rFonts w:ascii="Times New Roman" w:eastAsia="PMingLiU" w:hAnsi="Times New Roman" w:cs="Times New Roman"/>
          <w:bCs/>
          <w:iCs/>
          <w:sz w:val="24"/>
          <w:szCs w:val="24"/>
        </w:rPr>
        <w:t xml:space="preserve"> </w:t>
      </w:r>
      <w:r w:rsidR="00131D61" w:rsidRPr="00131D61">
        <w:rPr>
          <w:rFonts w:ascii="Times New Roman" w:eastAsia="PMingLiU" w:hAnsi="Times New Roman" w:cs="Times New Roman"/>
          <w:bCs/>
          <w:iCs/>
          <w:sz w:val="24"/>
          <w:szCs w:val="24"/>
        </w:rPr>
        <w:t>https://zenodo.org/records/12747445?token=eyJhbGciOiJIUzUxMiJ9.eyJpZCI6IjRlOWY0Y2ViLTViN2ItNGFiNy05OWQzLTBkNjM1NjZkMGFlYiIsImRhdGEiOnt9LCJyYW5kb20iOiI0YTQ5MDA4NDcwMDI0ZWMzOWFlMDgxM2NmZGQ3Y2NkNiJ9.8RR48JxTdPTe3Rh4HvXN1_H6hsYpRyhCMgG1Aho8uXCKn8OBdOo3WP_FAujaRQN6r4v9l1LtgKPnO4DjkiKCRg</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601A116F" w14:textId="77777777" w:rsidR="00EA7B99" w:rsidRPr="00EA7B99" w:rsidRDefault="00305466" w:rsidP="00EA7B99">
      <w:pPr>
        <w:pStyle w:val="EndNoteBibliographyTitle"/>
        <w:spacing w:line="480" w:lineRule="auto"/>
        <w:jc w:val="both"/>
        <w:rPr>
          <w:rFonts w:ascii="Times New Roman" w:hAnsi="Times New Roman" w:cs="Times New Roman"/>
          <w:b/>
          <w:noProof/>
          <w:sz w:val="24"/>
          <w:szCs w:val="24"/>
        </w:rPr>
      </w:pPr>
      <w:r w:rsidRPr="00EA7B99">
        <w:rPr>
          <w:rFonts w:ascii="Times New Roman" w:hAnsi="Times New Roman" w:cs="Times New Roman"/>
          <w:sz w:val="24"/>
          <w:szCs w:val="24"/>
        </w:rPr>
        <w:lastRenderedPageBreak/>
        <w:fldChar w:fldCharType="begin"/>
      </w:r>
      <w:r w:rsidRPr="00EA7B99">
        <w:rPr>
          <w:rFonts w:ascii="Times New Roman" w:hAnsi="Times New Roman" w:cs="Times New Roman"/>
          <w:sz w:val="24"/>
          <w:szCs w:val="24"/>
        </w:rPr>
        <w:instrText xml:space="preserve"> ADDIN EN.REFLIST </w:instrText>
      </w:r>
      <w:r w:rsidRPr="00EA7B99">
        <w:rPr>
          <w:rFonts w:ascii="Times New Roman" w:hAnsi="Times New Roman" w:cs="Times New Roman"/>
          <w:sz w:val="24"/>
          <w:szCs w:val="24"/>
        </w:rPr>
        <w:fldChar w:fldCharType="separate"/>
      </w:r>
      <w:r w:rsidR="00EA7B99" w:rsidRPr="00EA7B99">
        <w:rPr>
          <w:rFonts w:ascii="Times New Roman" w:hAnsi="Times New Roman" w:cs="Times New Roman"/>
          <w:b/>
          <w:noProof/>
          <w:sz w:val="24"/>
          <w:szCs w:val="24"/>
        </w:rPr>
        <w:t>References</w:t>
      </w:r>
    </w:p>
    <w:p w14:paraId="6AA56FC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 Rozen, D., Engelmoer, D. &amp; Smiseth, P.T. 2008 Antimicrobial strategies in burying beetles breeding on carrion.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5</w:t>
      </w:r>
      <w:r w:rsidRPr="00EA7B99">
        <w:rPr>
          <w:rFonts w:ascii="Times New Roman" w:hAnsi="Times New Roman" w:cs="Times New Roman"/>
          <w:noProof/>
          <w:sz w:val="24"/>
          <w:szCs w:val="24"/>
        </w:rPr>
        <w:t>, 17890-17895.</w:t>
      </w:r>
    </w:p>
    <w:p w14:paraId="389052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 Stiegler, J., Von Hoermann, C., Müller, J., Benbow, M.E. &amp; Heurich, M. 2020 Carcass provisioning for scavenger conservation in a temperate forest ecosystem. </w:t>
      </w:r>
      <w:r w:rsidRPr="00EA7B99">
        <w:rPr>
          <w:rFonts w:ascii="Times New Roman" w:hAnsi="Times New Roman" w:cs="Times New Roman"/>
          <w:i/>
          <w:noProof/>
          <w:sz w:val="24"/>
          <w:szCs w:val="24"/>
        </w:rPr>
        <w:t>Ecospher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w:t>
      </w:r>
      <w:r w:rsidRPr="00EA7B99">
        <w:rPr>
          <w:rFonts w:ascii="Times New Roman" w:hAnsi="Times New Roman" w:cs="Times New Roman"/>
          <w:noProof/>
          <w:sz w:val="24"/>
          <w:szCs w:val="24"/>
        </w:rPr>
        <w:t>, e03063.</w:t>
      </w:r>
    </w:p>
    <w:p w14:paraId="667F84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 Barton, P.S., Cunningham, S.A., Lindenmayer, D.B. &amp; Manning, A.D. 2013 The role of carrion in maintaining biodiversity and ecological processes in terrestrial ecosystems. </w:t>
      </w:r>
      <w:r w:rsidRPr="00EA7B99">
        <w:rPr>
          <w:rFonts w:ascii="Times New Roman" w:hAnsi="Times New Roman" w:cs="Times New Roman"/>
          <w:i/>
          <w:noProof/>
          <w:sz w:val="24"/>
          <w:szCs w:val="24"/>
        </w:rPr>
        <w:t>Oecologia</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1</w:t>
      </w:r>
      <w:r w:rsidRPr="00EA7B99">
        <w:rPr>
          <w:rFonts w:ascii="Times New Roman" w:hAnsi="Times New Roman" w:cs="Times New Roman"/>
          <w:noProof/>
          <w:sz w:val="24"/>
          <w:szCs w:val="24"/>
        </w:rPr>
        <w:t>, 761-772.</w:t>
      </w:r>
    </w:p>
    <w:p w14:paraId="487A55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 Tomberlin, J.K., Barton, B.T., Lashley, M.A. &amp; Jordan, H.R. 2017 Mass mortality events and the role of necrophagous invertebrates. </w:t>
      </w:r>
      <w:r w:rsidRPr="00EA7B99">
        <w:rPr>
          <w:rFonts w:ascii="Times New Roman" w:hAnsi="Times New Roman" w:cs="Times New Roman"/>
          <w:i/>
          <w:noProof/>
          <w:sz w:val="24"/>
          <w:szCs w:val="24"/>
        </w:rPr>
        <w:t>Current Opinion in Insect Scienc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7-12.</w:t>
      </w:r>
    </w:p>
    <w:p w14:paraId="04ECA9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5] Scott, M.P. 1998 The ecology and behavior of burying beetle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3</w:t>
      </w:r>
      <w:r w:rsidRPr="00EA7B99">
        <w:rPr>
          <w:rFonts w:ascii="Times New Roman" w:hAnsi="Times New Roman" w:cs="Times New Roman"/>
          <w:noProof/>
          <w:sz w:val="24"/>
          <w:szCs w:val="24"/>
        </w:rPr>
        <w:t>, 595-618.</w:t>
      </w:r>
    </w:p>
    <w:p w14:paraId="50F6BE6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6] Creighton, J.C. 2005 Population density, body size, and phenotypic plasticity of brood size in a burying beetle.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6</w:t>
      </w:r>
      <w:r w:rsidRPr="00EA7B99">
        <w:rPr>
          <w:rFonts w:ascii="Times New Roman" w:hAnsi="Times New Roman" w:cs="Times New Roman"/>
          <w:noProof/>
          <w:sz w:val="24"/>
          <w:szCs w:val="24"/>
        </w:rPr>
        <w:t>, 1031-1036.</w:t>
      </w:r>
    </w:p>
    <w:p w14:paraId="0FF8FA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7] Scott, M.P. &amp; Traniello, J.F. 1990 Behavioural and ecological correlates of male and female parental care and reproductive success in burying beetles (Nicrophorus spp.).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9</w:t>
      </w:r>
      <w:r w:rsidRPr="00EA7B99">
        <w:rPr>
          <w:rFonts w:ascii="Times New Roman" w:hAnsi="Times New Roman" w:cs="Times New Roman"/>
          <w:noProof/>
          <w:sz w:val="24"/>
          <w:szCs w:val="24"/>
        </w:rPr>
        <w:t>, 274-283.</w:t>
      </w:r>
    </w:p>
    <w:p w14:paraId="6D6467C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8] Smiseth, P.T., Andrews, C.P., Mattey, S.N. &amp; Mooney, R. 2014 Phenotypic variation in resource acquisition influences trade‐off between number and mass of offspring in a burying beetle. </w:t>
      </w:r>
      <w:r w:rsidRPr="00EA7B99">
        <w:rPr>
          <w:rFonts w:ascii="Times New Roman" w:hAnsi="Times New Roman" w:cs="Times New Roman"/>
          <w:i/>
          <w:noProof/>
          <w:sz w:val="24"/>
          <w:szCs w:val="24"/>
        </w:rPr>
        <w:t>Journal of Zo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93</w:t>
      </w:r>
      <w:r w:rsidRPr="00EA7B99">
        <w:rPr>
          <w:rFonts w:ascii="Times New Roman" w:hAnsi="Times New Roman" w:cs="Times New Roman"/>
          <w:noProof/>
          <w:sz w:val="24"/>
          <w:szCs w:val="24"/>
        </w:rPr>
        <w:t>, 80-83.</w:t>
      </w:r>
    </w:p>
    <w:p w14:paraId="236CE2C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9] Trumbo, S.T. 1992 Monogamy to communal breeding: exploitation of a broad resource base by burying beetles (Nicrophoru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w:t>
      </w:r>
      <w:r w:rsidRPr="00EA7B99">
        <w:rPr>
          <w:rFonts w:ascii="Times New Roman" w:hAnsi="Times New Roman" w:cs="Times New Roman"/>
          <w:noProof/>
          <w:sz w:val="24"/>
          <w:szCs w:val="24"/>
        </w:rPr>
        <w:t>, 289-298.</w:t>
      </w:r>
    </w:p>
    <w:p w14:paraId="2448EBC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0] Hopwood, P.E., Moore, A.J., Tregenza, T. &amp; Royle, N.J. 2016 Niche variation and the maintenance of variation in body size in a burying beetle.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1</w:t>
      </w:r>
      <w:r w:rsidRPr="00EA7B99">
        <w:rPr>
          <w:rFonts w:ascii="Times New Roman" w:hAnsi="Times New Roman" w:cs="Times New Roman"/>
          <w:noProof/>
          <w:sz w:val="24"/>
          <w:szCs w:val="24"/>
        </w:rPr>
        <w:t>, 96-104.</w:t>
      </w:r>
    </w:p>
    <w:p w14:paraId="775176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11] Müller, J.K., Eggert, A.-K. &amp; Furlkröger, E. 1990 Clutch size regulation in the burying beetle Necrophorus vespilloides Herbst (Coleoptera: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265–270.</w:t>
      </w:r>
    </w:p>
    <w:p w14:paraId="41A9EFE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2] Bartlett, J. 1987 Filial cannibalism in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1</w:t>
      </w:r>
      <w:r w:rsidRPr="00EA7B99">
        <w:rPr>
          <w:rFonts w:ascii="Times New Roman" w:hAnsi="Times New Roman" w:cs="Times New Roman"/>
          <w:noProof/>
          <w:sz w:val="24"/>
          <w:szCs w:val="24"/>
        </w:rPr>
        <w:t>, 179-183.</w:t>
      </w:r>
    </w:p>
    <w:p w14:paraId="52F62D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3] Weldon, L., Abolins, S., Lenzi, L., Bourne, C., Riley, E.M. &amp; Viney, M. 2015 The gut microbiota of wild mice. </w:t>
      </w:r>
      <w:r w:rsidRPr="00EA7B99">
        <w:rPr>
          <w:rFonts w:ascii="Times New Roman" w:hAnsi="Times New Roman" w:cs="Times New Roman"/>
          <w:i/>
          <w:noProof/>
          <w:sz w:val="24"/>
          <w:szCs w:val="24"/>
        </w:rPr>
        <w:t>PLoS On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w:t>
      </w:r>
      <w:r w:rsidRPr="00EA7B99">
        <w:rPr>
          <w:rFonts w:ascii="Times New Roman" w:hAnsi="Times New Roman" w:cs="Times New Roman"/>
          <w:noProof/>
          <w:sz w:val="24"/>
          <w:szCs w:val="24"/>
        </w:rPr>
        <w:t>, e0134643.</w:t>
      </w:r>
    </w:p>
    <w:p w14:paraId="45B95DE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4] Shukla, S.P., Plata, C., Reichelt, M., Steiger, S., Heckel, D.G., Kaltenpoth, M., Vilcinskas, A. &amp; Vogel, H. 2018 Microbiome-assisted carrion preservation aids larval development in a burying beetle.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5</w:t>
      </w:r>
      <w:r w:rsidRPr="00EA7B99">
        <w:rPr>
          <w:rFonts w:ascii="Times New Roman" w:hAnsi="Times New Roman" w:cs="Times New Roman"/>
          <w:noProof/>
          <w:sz w:val="24"/>
          <w:szCs w:val="24"/>
        </w:rPr>
        <w:t>, 11274-11279.</w:t>
      </w:r>
    </w:p>
    <w:p w14:paraId="6154CAE9"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5] Hocking, M., Ring, R. &amp; Reimchen, T. 2006 Burying beetle Nicrophorus investigator reproduction on Pacific salmon carcasse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5-12.</w:t>
      </w:r>
    </w:p>
    <w:p w14:paraId="072B45B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6] May, E.M. &amp; El‐Sabaawi, R.W. 2022 Life stage and taxonomy the most important factors determining vertebrate stoichiometry: A meta‐analysis. </w:t>
      </w:r>
      <w:r w:rsidRPr="00EA7B99">
        <w:rPr>
          <w:rFonts w:ascii="Times New Roman" w:hAnsi="Times New Roman" w:cs="Times New Roman"/>
          <w:i/>
          <w:noProof/>
          <w:sz w:val="24"/>
          <w:szCs w:val="24"/>
        </w:rPr>
        <w:t>Ecology and Evolution</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2</w:t>
      </w:r>
      <w:r w:rsidRPr="00EA7B99">
        <w:rPr>
          <w:rFonts w:ascii="Times New Roman" w:hAnsi="Times New Roman" w:cs="Times New Roman"/>
          <w:noProof/>
          <w:sz w:val="24"/>
          <w:szCs w:val="24"/>
        </w:rPr>
        <w:t>, e9354.</w:t>
      </w:r>
    </w:p>
    <w:p w14:paraId="65B4313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7] Scriber, J. &amp; Slansky Jr, F. 1981 The nutritional ecology of immature insect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6</w:t>
      </w:r>
      <w:r w:rsidRPr="00EA7B99">
        <w:rPr>
          <w:rFonts w:ascii="Times New Roman" w:hAnsi="Times New Roman" w:cs="Times New Roman"/>
          <w:noProof/>
          <w:sz w:val="24"/>
          <w:szCs w:val="24"/>
        </w:rPr>
        <w:t>, 183-211.</w:t>
      </w:r>
    </w:p>
    <w:p w14:paraId="6E3BE68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8] Monteith, K.M., Andrews, C. &amp; Smiseth, P.T. 2012 Post‐hatching parental care masks the effects of egg size on offspring fitness: a removal experiment on burying beetles.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1815-1822.</w:t>
      </w:r>
    </w:p>
    <w:p w14:paraId="2355864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9] Bartlett, J. &amp; Ashworth, C. 1988 Brood size and fitness in Nicrophorus vespilloides (Coleoptera: Silphidae).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429-434.</w:t>
      </w:r>
    </w:p>
    <w:p w14:paraId="6AFF8A9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0] Richardson, J. &amp; Smiseth, P.T. 2020 Effects of variation in resource acquisition during different stages of the life cycle on life‐history traits and trade‐offs in a burying beetle.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19-30.</w:t>
      </w:r>
    </w:p>
    <w:p w14:paraId="10EC172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21] Tessier, A.J. &amp; Consolatti, N.L. 1991 Resource quantity and offspring quality in Daphnia. </w:t>
      </w:r>
      <w:r w:rsidRPr="00EA7B99">
        <w:rPr>
          <w:rFonts w:ascii="Times New Roman" w:hAnsi="Times New Roman" w:cs="Times New Roman"/>
          <w:i/>
          <w:noProof/>
          <w:sz w:val="24"/>
          <w:szCs w:val="24"/>
        </w:rPr>
        <w:t>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468-478.</w:t>
      </w:r>
    </w:p>
    <w:p w14:paraId="58C46F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2] Boggs, C.L. 2009 Understanding insect life histories and senescence through a resource allocation lens. </w:t>
      </w:r>
      <w:r w:rsidRPr="00EA7B99">
        <w:rPr>
          <w:rFonts w:ascii="Times New Roman" w:hAnsi="Times New Roman" w:cs="Times New Roman"/>
          <w:i/>
          <w:noProof/>
          <w:sz w:val="24"/>
          <w:szCs w:val="24"/>
        </w:rPr>
        <w:t>Function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27-37.</w:t>
      </w:r>
    </w:p>
    <w:p w14:paraId="0CEF988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3] Woelber, B.K., Hall, C.L. &amp; Howard, D.R. 2018 Environmental cues influence parental brood structure decisions in the burying beetle Nicrophorus marginatus. </w:t>
      </w:r>
      <w:r w:rsidRPr="00EA7B99">
        <w:rPr>
          <w:rFonts w:ascii="Times New Roman" w:hAnsi="Times New Roman" w:cs="Times New Roman"/>
          <w:i/>
          <w:noProof/>
          <w:sz w:val="24"/>
          <w:szCs w:val="24"/>
        </w:rPr>
        <w:t>Journal of 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6</w:t>
      </w:r>
      <w:r w:rsidRPr="00EA7B99">
        <w:rPr>
          <w:rFonts w:ascii="Times New Roman" w:hAnsi="Times New Roman" w:cs="Times New Roman"/>
          <w:noProof/>
          <w:sz w:val="24"/>
          <w:szCs w:val="24"/>
        </w:rPr>
        <w:t>, 55-64.</w:t>
      </w:r>
    </w:p>
    <w:p w14:paraId="66F96B6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4] Sun, S.-J., Catherall, A.M., Pascoal, S., Jarrett, B.J., Miller, S.E., Sheehan, M.J. &amp; Kilner, R.M. 2020 Rapid local adaptation linked with phenotypic plasticity. </w:t>
      </w:r>
      <w:r w:rsidRPr="00EA7B99">
        <w:rPr>
          <w:rFonts w:ascii="Times New Roman" w:hAnsi="Times New Roman" w:cs="Times New Roman"/>
          <w:i/>
          <w:noProof/>
          <w:sz w:val="24"/>
          <w:szCs w:val="24"/>
        </w:rPr>
        <w:t>Evolution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w:t>
      </w:r>
      <w:r w:rsidRPr="00EA7B99">
        <w:rPr>
          <w:rFonts w:ascii="Times New Roman" w:hAnsi="Times New Roman" w:cs="Times New Roman"/>
          <w:noProof/>
          <w:sz w:val="24"/>
          <w:szCs w:val="24"/>
        </w:rPr>
        <w:t>, 345-359.</w:t>
      </w:r>
    </w:p>
    <w:p w14:paraId="595AA0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5] Al Shareefi, E. &amp; Cotter, S.C. 2018 The nutritional ecology of maturation in a carnivorous insect.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0</w:t>
      </w:r>
      <w:r w:rsidRPr="00EA7B99">
        <w:rPr>
          <w:rFonts w:ascii="Times New Roman" w:hAnsi="Times New Roman" w:cs="Times New Roman"/>
          <w:noProof/>
          <w:sz w:val="24"/>
          <w:szCs w:val="24"/>
        </w:rPr>
        <w:t>, 256-266. (doi:10.1093/beheco/ary142).</w:t>
      </w:r>
    </w:p>
    <w:p w14:paraId="4889212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6] Saini, R.K., Prasad, P., Shang, X. &amp; Keum, Y.-S. 2021 Advances in lipid extraction methods—a review. </w:t>
      </w:r>
      <w:r w:rsidRPr="00EA7B99">
        <w:rPr>
          <w:rFonts w:ascii="Times New Roman" w:hAnsi="Times New Roman" w:cs="Times New Roman"/>
          <w:i/>
          <w:noProof/>
          <w:sz w:val="24"/>
          <w:szCs w:val="24"/>
        </w:rPr>
        <w:t>International Journal of Molecular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13643.</w:t>
      </w:r>
    </w:p>
    <w:p w14:paraId="10D3D4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7] Brooks, M.E., Kristensen, K., van Benthem, K.J., Magnusson, A., Berg, C.W., Nielsen, A., Skaug, H.J., Maechler, M. &amp; Bolker, B.M. 2017 glmmTMB Balances Speed and Flexibility Among Packages for Zero-inflated Generalized Linear Mixed Modeling. </w:t>
      </w:r>
      <w:r w:rsidRPr="00EA7B99">
        <w:rPr>
          <w:rFonts w:ascii="Times New Roman" w:hAnsi="Times New Roman" w:cs="Times New Roman"/>
          <w:i/>
          <w:noProof/>
          <w:sz w:val="24"/>
          <w:szCs w:val="24"/>
        </w:rPr>
        <w:t>The R Journal</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9</w:t>
      </w:r>
      <w:r w:rsidRPr="00EA7B99">
        <w:rPr>
          <w:rFonts w:ascii="Times New Roman" w:hAnsi="Times New Roman" w:cs="Times New Roman"/>
          <w:noProof/>
          <w:sz w:val="24"/>
          <w:szCs w:val="24"/>
        </w:rPr>
        <w:t>, 378-400. (doi:10.32614/RJ-2017-066).</w:t>
      </w:r>
    </w:p>
    <w:p w14:paraId="296BA4B1" w14:textId="386AFFD8"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28] Hartig, F. 2022 DHARMa: Residual Diagnostics for Hierarchical (Multi-Level / Mixed) Regression Models.</w:t>
      </w:r>
    </w:p>
    <w:p w14:paraId="29F2DDD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9] Fox, J. &amp; Weisberg, S. 2019 </w:t>
      </w:r>
      <w:r w:rsidRPr="00EA7B99">
        <w:rPr>
          <w:rFonts w:ascii="Times New Roman" w:hAnsi="Times New Roman" w:cs="Times New Roman"/>
          <w:i/>
          <w:noProof/>
          <w:sz w:val="24"/>
          <w:szCs w:val="24"/>
        </w:rPr>
        <w:t>An R Companion to Applied Regression</w:t>
      </w:r>
      <w:r w:rsidRPr="00EA7B99">
        <w:rPr>
          <w:rFonts w:ascii="Times New Roman" w:hAnsi="Times New Roman" w:cs="Times New Roman"/>
          <w:noProof/>
          <w:sz w:val="24"/>
          <w:szCs w:val="24"/>
        </w:rPr>
        <w:t>. Third ed. Thousand Oaks CA, Sage.</w:t>
      </w:r>
    </w:p>
    <w:p w14:paraId="57AAEB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0] Lenth, R.V. 2024 emmeans: Estimated Marginal Means, aka Least-Squares Means.  (</w:t>
      </w:r>
    </w:p>
    <w:p w14:paraId="06FB1C0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1] R Core Team. 2024 R: A Language and Environment for Statistical Computing.  (Vienna, Austria.</w:t>
      </w:r>
    </w:p>
    <w:p w14:paraId="3F30BE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32] Eggert, A.-K. &amp; Müller, J.K. 1992 Joint breeding in female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237-242.</w:t>
      </w:r>
    </w:p>
    <w:p w14:paraId="0CD9E8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3] Eggert, A.-K., Reinking, M. &amp; Müller, J.K. 1998 Parental care improves offspring survival and growth in burying beetles.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55</w:t>
      </w:r>
      <w:r w:rsidRPr="00EA7B99">
        <w:rPr>
          <w:rFonts w:ascii="Times New Roman" w:hAnsi="Times New Roman" w:cs="Times New Roman"/>
          <w:noProof/>
          <w:sz w:val="24"/>
          <w:szCs w:val="24"/>
        </w:rPr>
        <w:t>, 97-107.</w:t>
      </w:r>
    </w:p>
    <w:p w14:paraId="21524BB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4] Trumbo, S.T. 1990 Regulation of brood size in a burying beetle, Nicrophorus tomentosus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491-500.</w:t>
      </w:r>
    </w:p>
    <w:p w14:paraId="3111D47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5] Trumbo, S.T. 2006 Infanticide, sexual selection and task specialization in a biparental burying beetle.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1159-1167.</w:t>
      </w:r>
    </w:p>
    <w:p w14:paraId="59F49F1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6] Scott, M.P., LEE, W.J. &amp; Van Der Reijden, E. 2007 The frequency and fitness consequences of communal breeding in a natural population of burying beetles: a test of reproductive skew.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651-661.</w:t>
      </w:r>
    </w:p>
    <w:p w14:paraId="55C84C1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7] Müller, J.K., Braunisch, V., Hwang, W. &amp; Eggert, A.-K. 2007 Alternative tactics and individual reproductive success in natural associations of the burying beetle, Nicrophorus vespilloides.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8</w:t>
      </w:r>
      <w:r w:rsidRPr="00EA7B99">
        <w:rPr>
          <w:rFonts w:ascii="Times New Roman" w:hAnsi="Times New Roman" w:cs="Times New Roman"/>
          <w:noProof/>
          <w:sz w:val="24"/>
          <w:szCs w:val="24"/>
        </w:rPr>
        <w:t>, 196-203.</w:t>
      </w:r>
    </w:p>
    <w:p w14:paraId="7EC7E3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8] Eggert, A.K. &amp; Sakaluk, S.K. 2000 Benefits of communal breeding in burying beetles: a field experiment.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262-266.</w:t>
      </w:r>
    </w:p>
    <w:p w14:paraId="1303D8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9] Komdeur, J., Schrama, M.J., Meijer, K., Moore, A.J. &amp; Beukeboom, L.W. 2013 Cobreeding in the burying beetle, Nicrophorus vespilloides: tolerance rather than cooperation. </w:t>
      </w:r>
      <w:r w:rsidRPr="00EA7B99">
        <w:rPr>
          <w:rFonts w:ascii="Times New Roman" w:hAnsi="Times New Roman" w:cs="Times New Roman"/>
          <w:i/>
          <w:noProof/>
          <w:sz w:val="24"/>
          <w:szCs w:val="24"/>
        </w:rPr>
        <w:t>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9</w:t>
      </w:r>
      <w:r w:rsidRPr="00EA7B99">
        <w:rPr>
          <w:rFonts w:ascii="Times New Roman" w:hAnsi="Times New Roman" w:cs="Times New Roman"/>
          <w:noProof/>
          <w:sz w:val="24"/>
          <w:szCs w:val="24"/>
        </w:rPr>
        <w:t>, 1138-1148.</w:t>
      </w:r>
    </w:p>
    <w:p w14:paraId="1B47525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0] DeVault, T.L., Rhodes, J., Olin E &amp; Shivik, J.A. 2003 Scavenging by vertebrates: behavioral, ecological, and evolutionary perspectives on an important energy transfer pathway in terrestrial ecosystems. </w:t>
      </w:r>
      <w:r w:rsidRPr="00EA7B99">
        <w:rPr>
          <w:rFonts w:ascii="Times New Roman" w:hAnsi="Times New Roman" w:cs="Times New Roman"/>
          <w:i/>
          <w:noProof/>
          <w:sz w:val="24"/>
          <w:szCs w:val="24"/>
        </w:rPr>
        <w:t>Oiko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2</w:t>
      </w:r>
      <w:r w:rsidRPr="00EA7B99">
        <w:rPr>
          <w:rFonts w:ascii="Times New Roman" w:hAnsi="Times New Roman" w:cs="Times New Roman"/>
          <w:noProof/>
          <w:sz w:val="24"/>
          <w:szCs w:val="24"/>
        </w:rPr>
        <w:t>, 225-234.</w:t>
      </w:r>
    </w:p>
    <w:p w14:paraId="4FFF47F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1] Chen, B.F., Liu, M., Rubenstein, D.R., Sun, S.J., Liu, J.N., Lin, Y.H. &amp; Shen, S.F. 2020 A chemically triggered transition from conflict to cooperation in burying beetles. </w:t>
      </w:r>
      <w:r w:rsidRPr="00EA7B99">
        <w:rPr>
          <w:rFonts w:ascii="Times New Roman" w:hAnsi="Times New Roman" w:cs="Times New Roman"/>
          <w:i/>
          <w:noProof/>
          <w:sz w:val="24"/>
          <w:szCs w:val="24"/>
        </w:rPr>
        <w:t>Ecology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467-475.</w:t>
      </w:r>
    </w:p>
    <w:p w14:paraId="32F21A5F" w14:textId="77777777" w:rsidR="00EA7B99" w:rsidRPr="00EA7B99" w:rsidRDefault="00EA7B99" w:rsidP="00EA7B99">
      <w:pPr>
        <w:pStyle w:val="EndNoteBibliography"/>
        <w:spacing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42] Scott, M.P. 1994 Competition with flies promotes communal breeding in the burying beetle, Nicrophorus tomentosu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4</w:t>
      </w:r>
      <w:r w:rsidRPr="00EA7B99">
        <w:rPr>
          <w:rFonts w:ascii="Times New Roman" w:hAnsi="Times New Roman" w:cs="Times New Roman"/>
          <w:noProof/>
          <w:sz w:val="24"/>
          <w:szCs w:val="24"/>
        </w:rPr>
        <w:t>, 367-373.</w:t>
      </w:r>
    </w:p>
    <w:p w14:paraId="4374446B" w14:textId="51D9FE00"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7BA29993">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D02A8C" w14:textId="77777777" w:rsidR="00F4760E" w:rsidRDefault="00F4760E">
      <w:pPr>
        <w:spacing w:line="240" w:lineRule="auto"/>
      </w:pPr>
      <w:r>
        <w:separator/>
      </w:r>
    </w:p>
  </w:endnote>
  <w:endnote w:type="continuationSeparator" w:id="0">
    <w:p w14:paraId="622E4DBF" w14:textId="77777777" w:rsidR="00F4760E" w:rsidRDefault="00F476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FF7D10" w14:textId="77777777" w:rsidR="00F4760E" w:rsidRDefault="00F4760E">
      <w:pPr>
        <w:spacing w:after="0"/>
      </w:pPr>
      <w:r>
        <w:separator/>
      </w:r>
    </w:p>
  </w:footnote>
  <w:footnote w:type="continuationSeparator" w:id="0">
    <w:p w14:paraId="2D0641B5" w14:textId="77777777" w:rsidR="00F4760E" w:rsidRDefault="00F4760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5BEA"/>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14C"/>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1B41"/>
    <w:rsid w:val="003626F8"/>
    <w:rsid w:val="003639A4"/>
    <w:rsid w:val="003640CE"/>
    <w:rsid w:val="00364EB2"/>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EAD"/>
    <w:rsid w:val="004A5A2D"/>
    <w:rsid w:val="004A680C"/>
    <w:rsid w:val="004A77F0"/>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252E"/>
    <w:rsid w:val="00545556"/>
    <w:rsid w:val="00547366"/>
    <w:rsid w:val="005505F8"/>
    <w:rsid w:val="0055125F"/>
    <w:rsid w:val="0055261F"/>
    <w:rsid w:val="00552F54"/>
    <w:rsid w:val="00554C15"/>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26C6"/>
    <w:rsid w:val="005834BF"/>
    <w:rsid w:val="00583A95"/>
    <w:rsid w:val="00583ABB"/>
    <w:rsid w:val="005853C0"/>
    <w:rsid w:val="00587C1B"/>
    <w:rsid w:val="00587C9B"/>
    <w:rsid w:val="00591A3E"/>
    <w:rsid w:val="00591BCB"/>
    <w:rsid w:val="00592A5E"/>
    <w:rsid w:val="00594151"/>
    <w:rsid w:val="005944E1"/>
    <w:rsid w:val="00595922"/>
    <w:rsid w:val="00595DC2"/>
    <w:rsid w:val="00596054"/>
    <w:rsid w:val="0059607B"/>
    <w:rsid w:val="005A0C46"/>
    <w:rsid w:val="005A0C7F"/>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927"/>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75D6"/>
    <w:rsid w:val="007F7987"/>
    <w:rsid w:val="00800B00"/>
    <w:rsid w:val="00801DD1"/>
    <w:rsid w:val="008026C0"/>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5E2B"/>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484"/>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7</TotalTime>
  <Pages>30</Pages>
  <Words>10652</Words>
  <Characters>6071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91</cp:revision>
  <dcterms:created xsi:type="dcterms:W3CDTF">2024-05-23T00:12:00Z</dcterms:created>
  <dcterms:modified xsi:type="dcterms:W3CDTF">2024-07-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